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2CA404D1"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C35305">
        <w:instrText xml:space="preserve"> ADDIN ZOTERO_ITEM CSL_CITATION {"citationID":"4TpqnIkw","properties":{"formattedCitation":"(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C35305" w:rsidRPr="00C35305">
        <w:rPr>
          <w:rFonts w:ascii="Calibri" w:hAnsi="Calibri" w:cs="Calibri"/>
        </w:rPr>
        <w:t>(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257530C4"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68620326"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w:t>
      </w:r>
      <w:r w:rsidR="00243A7F" w:rsidRPr="00917C2E">
        <w:lastRenderedPageBreak/>
        <w:t>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w:t>
      </w:r>
      <w:r w:rsidR="00143EA3" w:rsidRPr="00241494">
        <w:rPr>
          <w:highlight w:val="yellow"/>
        </w:rPr>
        <w:lastRenderedPageBreak/>
        <w:t xml:space="preserve">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6C5EE4D8"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lastRenderedPageBreak/>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36B258E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293A12">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M8W5iY5/rtO5tmef","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lastRenderedPageBreak/>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187488B8" w14:textId="6104EA74"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00715254">
        <w:rPr>
          <w:color w:val="FF0000"/>
        </w:rPr>
        <w:t>vse</w:t>
      </w:r>
      <w:proofErr w:type="spellEnd"/>
      <w:r w:rsidR="00715254">
        <w:rPr>
          <w:color w:val="FF0000"/>
        </w:rPr>
        <w:t xml:space="preserve"> </w:t>
      </w:r>
      <w:proofErr w:type="spellStart"/>
      <w:r w:rsidR="00715254">
        <w:rPr>
          <w:color w:val="FF0000"/>
        </w:rPr>
        <w:t>hkrati</w:t>
      </w:r>
      <w:proofErr w:type="spellEnd"/>
      <w:r w:rsidRPr="002E41BC">
        <w:rPr>
          <w:color w:val="FF0000"/>
        </w:rPr>
        <w:t xml:space="preserve"> mi ne dela...</w:t>
      </w:r>
    </w:p>
    <w:p w14:paraId="457B758B" w14:textId="20828ACF" w:rsidR="002258EE" w:rsidRDefault="002258EE" w:rsidP="002258EE">
      <w:pPr>
        <w:pStyle w:val="Heading3"/>
      </w:pPr>
      <w:r>
        <w:t>Student sample</w:t>
      </w:r>
    </w:p>
    <w:p w14:paraId="720E568A" w14:textId="77777777" w:rsidR="00BC3388" w:rsidRPr="00BC3388" w:rsidRDefault="00BC3388" w:rsidP="00BC3388"/>
    <w:p w14:paraId="0F3BB519" w14:textId="3F3E859F" w:rsidR="00473602" w:rsidRDefault="00473602" w:rsidP="002258EE">
      <w:r>
        <w:t xml:space="preserve">Dataset description with quantile information </w:t>
      </w:r>
      <w:r w:rsidR="00711390">
        <w:t>is summarized in tabl</w:t>
      </w:r>
      <w:r w:rsidR="00F52201">
        <w:t>e</w:t>
      </w:r>
      <w:r>
        <w:t>.</w:t>
      </w:r>
    </w:p>
    <w:p w14:paraId="559FB9E5" w14:textId="72E073B5" w:rsidR="00711390" w:rsidRDefault="00711390" w:rsidP="00711390">
      <w:pPr>
        <w:pStyle w:val="Caption"/>
        <w:keepNext/>
      </w:pPr>
      <w:r>
        <w:t xml:space="preserve">Table </w:t>
      </w:r>
      <w:fldSimple w:instr=" SEQ Table \* ARABIC ">
        <w:r w:rsidR="003F0C08">
          <w:rPr>
            <w:noProof/>
          </w:rPr>
          <w:t>2</w:t>
        </w:r>
      </w:fldSimple>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F82E961" w:rsidR="00711390" w:rsidRDefault="00711390" w:rsidP="00711390">
      <w:pPr>
        <w:pStyle w:val="Caption"/>
        <w:keepNext/>
      </w:pPr>
      <w:r>
        <w:t xml:space="preserve">Table </w:t>
      </w:r>
      <w:fldSimple w:instr=" SEQ Table \* ARABIC ">
        <w:r w:rsidR="003F0C08">
          <w:rPr>
            <w:noProof/>
          </w:rPr>
          <w:t>3</w:t>
        </w:r>
      </w:fldSimple>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rPr>
          <w:noProof/>
        </w:rPr>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2DE4722" w14:textId="77777777" w:rsidR="00377B39" w:rsidRDefault="00812CAE" w:rsidP="00377B39">
      <w:pPr>
        <w:pStyle w:val="Bibliography"/>
      </w:pPr>
      <w:r>
        <w:fldChar w:fldCharType="begin"/>
      </w:r>
      <w:r w:rsidR="00525D4B">
        <w:instrText xml:space="preserve"> ADDIN ZOTERO_BIBL {"uncited":[],"omitted":[],"custom":[]} CSL_BIBLIOGRAPHY </w:instrText>
      </w:r>
      <w:r>
        <w:fldChar w:fldCharType="separate"/>
      </w:r>
      <w:r w:rsidR="00377B39">
        <w:t xml:space="preserve">Abana, E. C. (2019). A Decision Tree Approach for Predicting Student Grades in Research Project using Weka. </w:t>
      </w:r>
      <w:r w:rsidR="00377B39">
        <w:rPr>
          <w:i/>
          <w:iCs/>
        </w:rPr>
        <w:t>International Journal of Advanced Computer Science and Applications</w:t>
      </w:r>
      <w:r w:rsidR="00377B39">
        <w:t xml:space="preserve">, </w:t>
      </w:r>
      <w:r w:rsidR="00377B39">
        <w:rPr>
          <w:i/>
          <w:iCs/>
        </w:rPr>
        <w:t>10</w:t>
      </w:r>
      <w:r w:rsidR="00377B39">
        <w:t>(7). https://doi.org/10.14569/IJACSA.2019.0100739</w:t>
      </w:r>
    </w:p>
    <w:p w14:paraId="445B975A" w14:textId="77777777" w:rsidR="00377B39" w:rsidRDefault="00377B39" w:rsidP="00377B39">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08CA33C9" w14:textId="77777777" w:rsidR="00377B39" w:rsidRDefault="00377B39" w:rsidP="00377B39">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50316290" w14:textId="77777777" w:rsidR="00377B39" w:rsidRDefault="00377B39" w:rsidP="00377B39">
      <w:pPr>
        <w:pStyle w:val="Bibliography"/>
      </w:pPr>
      <w:r>
        <w:t xml:space="preserve">Baradwaj, B. K., &amp; Pal, S. (2012). </w:t>
      </w:r>
      <w:r>
        <w:rPr>
          <w:i/>
          <w:iCs/>
        </w:rPr>
        <w:t>Mining Educational Data to Analyze Students’ Performance</w:t>
      </w:r>
      <w:r>
        <w:t xml:space="preserve"> (arXiv:1201.3417). arXiv. https://doi.org/10.48550/arXiv.1201.3417</w:t>
      </w:r>
    </w:p>
    <w:p w14:paraId="119EFF2A" w14:textId="77777777" w:rsidR="00377B39" w:rsidRDefault="00377B39" w:rsidP="00377B39">
      <w:pPr>
        <w:pStyle w:val="Bibliography"/>
      </w:pPr>
      <w:r>
        <w:t xml:space="preserve">Batton, M. (2010). The effect of cooperative groups on math anxiety. </w:t>
      </w:r>
      <w:r>
        <w:rPr>
          <w:i/>
          <w:iCs/>
        </w:rPr>
        <w:t>Walden Dissertations and Doctoral Studies</w:t>
      </w:r>
      <w:r>
        <w:t>. https://scholarworks.waldenu.edu/dissertations/822</w:t>
      </w:r>
    </w:p>
    <w:p w14:paraId="1BAFA15D" w14:textId="77777777" w:rsidR="00377B39" w:rsidRDefault="00377B39" w:rsidP="00377B39">
      <w:pPr>
        <w:pStyle w:val="Bibliography"/>
      </w:pPr>
      <w:r>
        <w:t xml:space="preserve">Bhusal, A. (2021). </w:t>
      </w:r>
      <w:r>
        <w:rPr>
          <w:i/>
          <w:iCs/>
        </w:rPr>
        <w:t>Predicting Student’s Performance Through Data Mining</w:t>
      </w:r>
      <w:r>
        <w:t>. https://doi.org/10.48550/ARXIV.2112.01247</w:t>
      </w:r>
    </w:p>
    <w:p w14:paraId="3BCE1B9E" w14:textId="77777777" w:rsidR="00377B39" w:rsidRDefault="00377B39" w:rsidP="00377B39">
      <w:pPr>
        <w:pStyle w:val="Bibliography"/>
      </w:pPr>
      <w:r>
        <w:t xml:space="preserve">Blažič, M., Ivanuš-Grmek, M., Kramar, M., &amp; Strmčnik, F. (2003). </w:t>
      </w:r>
      <w:r>
        <w:rPr>
          <w:i/>
          <w:iCs/>
        </w:rPr>
        <w:t>Didaktika: Visokošolski učbenik</w:t>
      </w:r>
      <w:r>
        <w:t>. Visokošolsko središče, Inštitut za raziskovalno in razvojno delo.</w:t>
      </w:r>
    </w:p>
    <w:p w14:paraId="6D064407" w14:textId="77777777" w:rsidR="00377B39" w:rsidRDefault="00377B39" w:rsidP="00377B39">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46CB343" w14:textId="77777777" w:rsidR="00377B39" w:rsidRDefault="00377B39" w:rsidP="00377B39">
      <w:pPr>
        <w:pStyle w:val="Bibliography"/>
      </w:pPr>
      <w:r>
        <w:t xml:space="preserve">Bregant, B. (2023). </w:t>
      </w:r>
      <w:r>
        <w:rPr>
          <w:i/>
          <w:iCs/>
        </w:rPr>
        <w:t>Tandem learning: Student dataset</w:t>
      </w:r>
      <w:r>
        <w:t xml:space="preserve"> (1.0) [dataset]. GitHub. https://github.com/borbregant/ai_tandem_learning</w:t>
      </w:r>
    </w:p>
    <w:p w14:paraId="7925C869" w14:textId="77777777" w:rsidR="00377B39" w:rsidRDefault="00377B39" w:rsidP="00377B39">
      <w:pPr>
        <w:pStyle w:val="Bibliography"/>
      </w:pPr>
      <w:r>
        <w:lastRenderedPageBreak/>
        <w:t xml:space="preserve">Bregant, B., &amp; Doz, D. (2024). </w:t>
      </w:r>
      <w:r>
        <w:rPr>
          <w:i/>
          <w:iCs/>
        </w:rPr>
        <w:t>Korelacija matematične anksioznosti in matematične motivacije pri pouku matematike v gimnaziji</w:t>
      </w:r>
      <w:r>
        <w:t xml:space="preserve"> [Unpublished manuscript].</w:t>
      </w:r>
    </w:p>
    <w:p w14:paraId="39865164" w14:textId="77777777" w:rsidR="00377B39" w:rsidRDefault="00377B39" w:rsidP="00377B39">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0ED3CDF" w14:textId="77777777" w:rsidR="00377B39" w:rsidRDefault="00377B39" w:rsidP="00377B39">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8452528" w14:textId="77777777" w:rsidR="00377B39" w:rsidRDefault="00377B39" w:rsidP="00377B39">
      <w:pPr>
        <w:pStyle w:val="Bibliography"/>
      </w:pPr>
      <w:r>
        <w:t xml:space="preserve">Coan, R. W. (1978). </w:t>
      </w:r>
      <w:r>
        <w:rPr>
          <w:i/>
          <w:iCs/>
        </w:rPr>
        <w:t>The Eighth Mental Measurements Yearbook</w:t>
      </w:r>
      <w:r>
        <w:t xml:space="preserve">, </w:t>
      </w:r>
      <w:r>
        <w:rPr>
          <w:i/>
          <w:iCs/>
        </w:rPr>
        <w:t>1</w:t>
      </w:r>
      <w:r>
        <w:t>, 970–975.</w:t>
      </w:r>
    </w:p>
    <w:p w14:paraId="6FAF49F8" w14:textId="77777777" w:rsidR="00377B39" w:rsidRDefault="00377B39" w:rsidP="00377B39">
      <w:pPr>
        <w:pStyle w:val="Bibliography"/>
      </w:pPr>
      <w:r>
        <w:t xml:space="preserve">Cortez, P., &amp; Silva, A. (2008). </w:t>
      </w:r>
      <w:r>
        <w:rPr>
          <w:i/>
          <w:iCs/>
        </w:rPr>
        <w:t>Using data mining to predict secondary school student performance</w:t>
      </w:r>
      <w:r>
        <w:t>.</w:t>
      </w:r>
    </w:p>
    <w:p w14:paraId="32B59226" w14:textId="77777777" w:rsidR="00377B39" w:rsidRDefault="00377B39" w:rsidP="00377B39">
      <w:pPr>
        <w:pStyle w:val="Bibliography"/>
      </w:pPr>
      <w:r>
        <w:t xml:space="preserve">DeVito, A. J. (1985). </w:t>
      </w:r>
      <w:r>
        <w:rPr>
          <w:i/>
          <w:iCs/>
        </w:rPr>
        <w:t>Review of the Myers-Briggs Type Indicator</w:t>
      </w:r>
      <w:r>
        <w:t xml:space="preserve">. </w:t>
      </w:r>
      <w:r>
        <w:rPr>
          <w:i/>
          <w:iCs/>
        </w:rPr>
        <w:t>1</w:t>
      </w:r>
      <w:r>
        <w:t>, 1030–1032.</w:t>
      </w:r>
    </w:p>
    <w:p w14:paraId="7AB49ABC" w14:textId="77777777" w:rsidR="00377B39" w:rsidRDefault="00377B39" w:rsidP="00377B39">
      <w:pPr>
        <w:pStyle w:val="Bibliography"/>
      </w:pPr>
      <w:r>
        <w:t xml:space="preserve">Druckman, D., &amp; Bjork, R. A. (1991). </w:t>
      </w:r>
      <w:r>
        <w:rPr>
          <w:i/>
          <w:iCs/>
        </w:rPr>
        <w:t>In the Mind’s Eye: Enhancing Human Performance</w:t>
      </w:r>
      <w:r>
        <w:t xml:space="preserve"> (p. 1580). National Academies Press. https://doi.org/10.17226/1580</w:t>
      </w:r>
    </w:p>
    <w:p w14:paraId="7DA123D1" w14:textId="77777777" w:rsidR="00377B39" w:rsidRDefault="00377B39" w:rsidP="00377B39">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29E7FD24" w14:textId="77777777" w:rsidR="00377B39" w:rsidRDefault="00377B39" w:rsidP="00377B39">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3E71D6D" w14:textId="77777777" w:rsidR="00377B39" w:rsidRDefault="00377B39" w:rsidP="00377B39">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460C627" w14:textId="77777777" w:rsidR="00377B39" w:rsidRDefault="00377B39" w:rsidP="00377B39">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5F9E7AB1" w14:textId="77777777" w:rsidR="00377B39" w:rsidRDefault="00377B39" w:rsidP="00377B39">
      <w:pPr>
        <w:pStyle w:val="Bibliography"/>
      </w:pPr>
      <w:r>
        <w:lastRenderedPageBreak/>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DD5BECD" w14:textId="77777777" w:rsidR="00377B39" w:rsidRDefault="00377B39" w:rsidP="00377B39">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6C05AAE4" w14:textId="77777777" w:rsidR="00377B39" w:rsidRDefault="00377B39" w:rsidP="00377B39">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079E6AA" w14:textId="77777777" w:rsidR="00377B39" w:rsidRDefault="00377B39" w:rsidP="00377B39">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4F92C8B8" w14:textId="77777777" w:rsidR="00377B39" w:rsidRDefault="00377B39" w:rsidP="00377B39">
      <w:pPr>
        <w:pStyle w:val="Bibliography"/>
      </w:pPr>
      <w:r>
        <w:t xml:space="preserve">Holmes, W., Bialik, M., &amp; Fadel, C. (2019). </w:t>
      </w:r>
      <w:r>
        <w:rPr>
          <w:i/>
          <w:iCs/>
        </w:rPr>
        <w:t>Artificial Intelligence in Education. Promise and Implications for Teaching and Learning.</w:t>
      </w:r>
    </w:p>
    <w:p w14:paraId="4D2B2731" w14:textId="77777777" w:rsidR="00377B39" w:rsidRDefault="00377B39" w:rsidP="00377B3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B8B4F4E" w14:textId="77777777" w:rsidR="00377B39" w:rsidRDefault="00377B39" w:rsidP="00377B39">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7A6E2844" w14:textId="77777777" w:rsidR="00377B39" w:rsidRDefault="00377B39" w:rsidP="00377B39">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F0BBD19" w14:textId="77777777" w:rsidR="00377B39" w:rsidRDefault="00377B39" w:rsidP="00377B39">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306266C9" w14:textId="77777777" w:rsidR="00377B39" w:rsidRDefault="00377B39" w:rsidP="00377B39">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4A0E0CDA" w14:textId="77777777" w:rsidR="00377B39" w:rsidRDefault="00377B39" w:rsidP="00377B39">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180FED40" w14:textId="77777777" w:rsidR="00377B39" w:rsidRDefault="00377B39" w:rsidP="00377B39">
      <w:pPr>
        <w:pStyle w:val="Bibliography"/>
      </w:pPr>
      <w:r>
        <w:t xml:space="preserve">Johnson, D. W., &amp; Johnson, R. T. (2011). </w:t>
      </w:r>
      <w:r>
        <w:rPr>
          <w:i/>
          <w:iCs/>
        </w:rPr>
        <w:t>Learning together and alone: Cooperative, competitive, and individualistic learning</w:t>
      </w:r>
      <w:r>
        <w:t xml:space="preserve"> (5. ed. [Repr.]). Allyn and Bacon.</w:t>
      </w:r>
    </w:p>
    <w:p w14:paraId="360D72DD" w14:textId="77777777" w:rsidR="00377B39" w:rsidRDefault="00377B39" w:rsidP="00377B39">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3CFC4E1E" w14:textId="77777777" w:rsidR="00377B39" w:rsidRDefault="00377B39" w:rsidP="00377B39">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64DB9D4" w14:textId="77777777" w:rsidR="00377B39" w:rsidRDefault="00377B39" w:rsidP="00377B39">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EDEC731" w14:textId="77777777" w:rsidR="00377B39" w:rsidRDefault="00377B39" w:rsidP="00377B39">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238C8017" w14:textId="77777777" w:rsidR="00377B39" w:rsidRDefault="00377B39" w:rsidP="00377B39">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01AAB4D" w14:textId="77777777" w:rsidR="00377B39" w:rsidRDefault="00377B39" w:rsidP="00377B39">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A2A849B" w14:textId="77777777" w:rsidR="00377B39" w:rsidRDefault="00377B39" w:rsidP="00377B39">
      <w:pPr>
        <w:pStyle w:val="Bibliography"/>
      </w:pPr>
      <w:r>
        <w:t xml:space="preserve">Kubale, V. (2015). </w:t>
      </w:r>
      <w:r>
        <w:rPr>
          <w:i/>
          <w:iCs/>
        </w:rPr>
        <w:t>Skupinska učna oblika</w:t>
      </w:r>
      <w:r>
        <w:t xml:space="preserve"> (2. dopolnjena izd). Samozal. V. Kubale ; Piko’s Printshop.</w:t>
      </w:r>
    </w:p>
    <w:p w14:paraId="4C2E3421" w14:textId="77777777" w:rsidR="00377B39" w:rsidRDefault="00377B39" w:rsidP="00377B39">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2392BFB7" w14:textId="77777777" w:rsidR="00377B39" w:rsidRDefault="00377B39" w:rsidP="00377B39">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FD18E45" w14:textId="77777777" w:rsidR="00377B39" w:rsidRDefault="00377B39" w:rsidP="00377B39">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354BCF26" w14:textId="77777777" w:rsidR="00377B39" w:rsidRDefault="00377B39" w:rsidP="00377B39">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856B5BA" w14:textId="77777777" w:rsidR="00377B39" w:rsidRDefault="00377B39" w:rsidP="00377B39">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1868100" w14:textId="77777777" w:rsidR="00377B39" w:rsidRDefault="00377B39" w:rsidP="00377B39">
      <w:pPr>
        <w:pStyle w:val="Bibliography"/>
      </w:pPr>
      <w:r>
        <w:rPr>
          <w:i/>
          <w:iCs/>
        </w:rPr>
        <w:t>Myers-Briggs/Jung Test: Open Extended Jungian Type Scales</w:t>
      </w:r>
      <w:r>
        <w:t>. (n.d.). Retrieved 21 October 2023, from https://openpsychometrics.org/tests/OEJTS/</w:t>
      </w:r>
    </w:p>
    <w:p w14:paraId="500FD46F" w14:textId="77777777" w:rsidR="00377B39" w:rsidRDefault="00377B39" w:rsidP="00377B39">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A5594D9" w14:textId="77777777" w:rsidR="00377B39" w:rsidRDefault="00377B39" w:rsidP="00377B39">
      <w:pPr>
        <w:pStyle w:val="Bibliography"/>
      </w:pPr>
      <w:r>
        <w:t xml:space="preserve">Peklaj, C. (2001). </w:t>
      </w:r>
      <w:r>
        <w:rPr>
          <w:i/>
          <w:iCs/>
        </w:rPr>
        <w:t>Sodelovalno učenje ali Kdaj več glav več ve</w:t>
      </w:r>
      <w:r>
        <w:t xml:space="preserve"> (1. izd., 1. natis). DZS.</w:t>
      </w:r>
    </w:p>
    <w:p w14:paraId="103BF93D" w14:textId="77777777" w:rsidR="00377B39" w:rsidRDefault="00377B39" w:rsidP="00377B39">
      <w:pPr>
        <w:pStyle w:val="Bibliography"/>
      </w:pPr>
      <w:r>
        <w:rPr>
          <w:i/>
          <w:iCs/>
        </w:rPr>
        <w:lastRenderedPageBreak/>
        <w:t>PsyToolkit</w:t>
      </w:r>
      <w:r>
        <w:t>. (n.d.). Retrieved 4 November 2023, from https://www.psytoolkit.org/index.html</w:t>
      </w:r>
    </w:p>
    <w:p w14:paraId="67D559AC" w14:textId="77777777" w:rsidR="00377B39" w:rsidRDefault="00377B39" w:rsidP="00377B39">
      <w:pPr>
        <w:pStyle w:val="Bibliography"/>
      </w:pPr>
      <w:r>
        <w:t xml:space="preserve">Puklek, M. (2001). Skupinsko delo: Kako ga oceniti? </w:t>
      </w:r>
      <w:r>
        <w:rPr>
          <w:i/>
          <w:iCs/>
        </w:rPr>
        <w:t>Didakta</w:t>
      </w:r>
      <w:r>
        <w:t xml:space="preserve">, </w:t>
      </w:r>
      <w:r>
        <w:rPr>
          <w:i/>
          <w:iCs/>
        </w:rPr>
        <w:t>11</w:t>
      </w:r>
      <w:r>
        <w:t>(60/61), 47–51.</w:t>
      </w:r>
    </w:p>
    <w:p w14:paraId="7EDE0461" w14:textId="77777777" w:rsidR="00377B39" w:rsidRDefault="00377B39" w:rsidP="00377B39">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65B08D5" w14:textId="77777777" w:rsidR="00377B39" w:rsidRDefault="00377B39" w:rsidP="00377B39">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D6E9625" w14:textId="77777777" w:rsidR="00377B39" w:rsidRDefault="00377B39" w:rsidP="00377B39">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682B6D9" w14:textId="77777777" w:rsidR="00377B39" w:rsidRDefault="00377B39" w:rsidP="00377B39">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FAD7F85" w14:textId="77777777" w:rsidR="00377B39" w:rsidRDefault="00377B39" w:rsidP="00377B39">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7E01DF3D" w14:textId="77777777" w:rsidR="00377B39" w:rsidRDefault="00377B39" w:rsidP="00377B39">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28DE23C5" w14:textId="77777777" w:rsidR="00377B39" w:rsidRDefault="00377B39" w:rsidP="00377B39">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D0EF2BD" w14:textId="77777777" w:rsidR="00377B39" w:rsidRDefault="00377B39" w:rsidP="00377B39">
      <w:pPr>
        <w:pStyle w:val="Bibliography"/>
      </w:pPr>
      <w:r>
        <w:lastRenderedPageBreak/>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1832302" w14:textId="77777777" w:rsidR="00377B39" w:rsidRDefault="00377B39" w:rsidP="00377B39">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4EE308B9" w14:textId="77777777" w:rsidR="00377B39" w:rsidRDefault="00377B39" w:rsidP="00377B39">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76D28AEE" w14:textId="77777777" w:rsidR="00377B39" w:rsidRDefault="00377B39" w:rsidP="00377B39">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628B19E" w14:textId="77777777" w:rsidR="00377B39" w:rsidRDefault="00377B39" w:rsidP="00377B39">
      <w:pPr>
        <w:pStyle w:val="Bibliography"/>
      </w:pPr>
      <w:r>
        <w:t xml:space="preserve">Smith, A. B., &amp; Irey, R. K. (1974). </w:t>
      </w:r>
      <w:r>
        <w:rPr>
          <w:i/>
          <w:iCs/>
        </w:rPr>
        <w:t>Personality Variables and the Improvement of College Teaching</w:t>
      </w:r>
      <w:r>
        <w:t>. https://eric.ed.gov/?id=ED096313</w:t>
      </w:r>
    </w:p>
    <w:p w14:paraId="6232B644" w14:textId="77777777" w:rsidR="00377B39" w:rsidRDefault="00377B39" w:rsidP="00377B39">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E872D90" w14:textId="77777777" w:rsidR="00377B39" w:rsidRDefault="00377B39" w:rsidP="00377B39">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2EBC581" w14:textId="77777777" w:rsidR="00377B39" w:rsidRDefault="00377B39" w:rsidP="00377B39">
      <w:pPr>
        <w:pStyle w:val="Bibliography"/>
      </w:pPr>
      <w:r>
        <w:t xml:space="preserve">Tomić, A. (2002). </w:t>
      </w:r>
      <w:r>
        <w:rPr>
          <w:i/>
          <w:iCs/>
        </w:rPr>
        <w:t>Spremljanje pouka</w:t>
      </w:r>
      <w:r>
        <w:t xml:space="preserve"> (1. natis). Zavod Republike Slovenije za šolstvo.</w:t>
      </w:r>
    </w:p>
    <w:p w14:paraId="1A04B7B0" w14:textId="77777777" w:rsidR="00377B39" w:rsidRDefault="00377B39" w:rsidP="00377B39">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2079BE7" w14:textId="77777777" w:rsidR="00377B39" w:rsidRDefault="00377B39" w:rsidP="00377B39">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8F4B2E7" w14:textId="77777777" w:rsidR="00377B39" w:rsidRDefault="00377B39" w:rsidP="00377B39">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E80146C" w14:textId="77777777" w:rsidR="00377B39" w:rsidRDefault="00377B39" w:rsidP="00377B39">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329C382B" w14:textId="77777777" w:rsidR="00377B39" w:rsidRDefault="00377B39" w:rsidP="00377B39">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E23A7A8" w14:textId="77777777" w:rsidR="00377B39" w:rsidRDefault="00377B39" w:rsidP="00377B39">
      <w:pPr>
        <w:pStyle w:val="Bibliography"/>
      </w:pPr>
      <w:r>
        <w:t xml:space="preserve">Wickham, H. (2014). Tidy Data. </w:t>
      </w:r>
      <w:r>
        <w:rPr>
          <w:i/>
          <w:iCs/>
        </w:rPr>
        <w:t>Journal of Statistical Software</w:t>
      </w:r>
      <w:r>
        <w:t xml:space="preserve">, </w:t>
      </w:r>
      <w:r>
        <w:rPr>
          <w:i/>
          <w:iCs/>
        </w:rPr>
        <w:t>59</w:t>
      </w:r>
      <w:r>
        <w:t>, 1–23. https://doi.org/10.18637/jss.v059.i10</w:t>
      </w:r>
    </w:p>
    <w:p w14:paraId="28E3B04C" w14:textId="77777777" w:rsidR="00377B39" w:rsidRDefault="00377B39" w:rsidP="00377B39">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41EF2C66" w14:textId="77777777" w:rsidR="00377B39" w:rsidRDefault="00377B39" w:rsidP="00377B39">
      <w:pPr>
        <w:pStyle w:val="Bibliography"/>
      </w:pPr>
      <w:r>
        <w:t xml:space="preserve">Wilson, G. L., &amp; Blednick, J. (2011). </w:t>
      </w:r>
      <w:r>
        <w:rPr>
          <w:i/>
          <w:iCs/>
        </w:rPr>
        <w:t>Teaching in tandem: Effective co-teaching in the inclusive classroom</w:t>
      </w:r>
      <w:r>
        <w:t>. ASCD.</w:t>
      </w:r>
    </w:p>
    <w:p w14:paraId="0F872843" w14:textId="77777777" w:rsidR="00377B39" w:rsidRDefault="00377B39" w:rsidP="00377B39">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4F2058B2" w14:textId="77777777" w:rsidR="00377B39" w:rsidRDefault="00377B39" w:rsidP="00377B39">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26F79402" w14:textId="77777777" w:rsidR="00377B39" w:rsidRDefault="00377B39" w:rsidP="00377B39">
      <w:pPr>
        <w:pStyle w:val="Bibliography"/>
      </w:pPr>
      <w:r>
        <w:lastRenderedPageBreak/>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76B86650"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500C"/>
    <w:rsid w:val="00085879"/>
    <w:rsid w:val="00094CE8"/>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63753"/>
    <w:rsid w:val="00473602"/>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E06AF"/>
    <w:rsid w:val="004E1393"/>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4524E"/>
    <w:rsid w:val="00755824"/>
    <w:rsid w:val="007562EA"/>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7C66"/>
    <w:rsid w:val="00983F03"/>
    <w:rsid w:val="009930BE"/>
    <w:rsid w:val="009937F3"/>
    <w:rsid w:val="00993F9F"/>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7</TotalTime>
  <Pages>23</Pages>
  <Words>24699</Words>
  <Characters>140788</Characters>
  <Application>Microsoft Office Word</Application>
  <DocSecurity>0</DocSecurity>
  <Lines>1173</Lines>
  <Paragraphs>33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5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32</cp:revision>
  <cp:lastPrinted>2023-09-30T17:21:00Z</cp:lastPrinted>
  <dcterms:created xsi:type="dcterms:W3CDTF">2023-09-23T17:00:00Z</dcterms:created>
  <dcterms:modified xsi:type="dcterms:W3CDTF">2023-12-1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M8W5iY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